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945736" w14:textId="77777777" w:rsidR="00795043" w:rsidRPr="00147272" w:rsidRDefault="00795043" w:rsidP="00795043">
      <w:pPr>
        <w:snapToGrid w:val="0"/>
        <w:spacing w:line="480" w:lineRule="auto"/>
        <w:contextualSpacing/>
        <w:mirrorIndents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1 </w:t>
      </w:r>
      <w:r w:rsidRPr="00147272">
        <w:rPr>
          <w:rFonts w:ascii="Times New Roman" w:hAnsi="Times New Roman" w:cs="Times New Roman"/>
          <w:b/>
          <w:bCs/>
          <w:sz w:val="24"/>
          <w:szCs w:val="24"/>
        </w:rPr>
        <w:t xml:space="preserve">Table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Summarized findings of allelically variable, host-specific transmissibility and FH-binding activity of </w:t>
      </w:r>
      <w:r w:rsidRPr="00A43E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B. burgdorferi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Pr="00A43E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B.  afzelii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, and </w:t>
      </w:r>
      <w:r w:rsidRPr="00A43EAA">
        <w:rPr>
          <w:rFonts w:ascii="Times New Roman" w:hAnsi="Times New Roman" w:cs="Times New Roman"/>
          <w:b/>
          <w:bCs/>
          <w:i/>
          <w:iCs/>
          <w:sz w:val="24"/>
          <w:szCs w:val="24"/>
        </w:rPr>
        <w:t>B. garinii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and their derived PFam54-IV proteins in this study and the previous study.</w:t>
      </w:r>
    </w:p>
    <w:tbl>
      <w:tblPr>
        <w:tblpPr w:leftFromText="180" w:rightFromText="180" w:vertAnchor="text" w:horzAnchor="margin" w:tblpY="-64"/>
        <w:tblOverlap w:val="never"/>
        <w:tblW w:w="12960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08"/>
        <w:gridCol w:w="1206"/>
        <w:gridCol w:w="1029"/>
        <w:gridCol w:w="1710"/>
        <w:gridCol w:w="2070"/>
        <w:gridCol w:w="1950"/>
        <w:gridCol w:w="896"/>
        <w:gridCol w:w="2191"/>
      </w:tblGrid>
      <w:tr w:rsidR="00795043" w:rsidRPr="00FB0A0C" w14:paraId="5BCA4088" w14:textId="77777777" w:rsidTr="001C7A82">
        <w:trPr>
          <w:trHeight w:val="346"/>
        </w:trPr>
        <w:tc>
          <w:tcPr>
            <w:tcW w:w="2063" w:type="dxa"/>
            <w:vMerge w:val="restart"/>
            <w:tcBorders>
              <w:right w:val="nil"/>
            </w:tcBorders>
            <w:vAlign w:val="bottom"/>
          </w:tcPr>
          <w:p w14:paraId="1FE28A96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pirochete strains</w:t>
            </w:r>
          </w:p>
        </w:tc>
        <w:tc>
          <w:tcPr>
            <w:tcW w:w="2336" w:type="dxa"/>
            <w:gridSpan w:val="2"/>
            <w:tcBorders>
              <w:left w:val="nil"/>
              <w:right w:val="nil"/>
            </w:tcBorders>
            <w:vAlign w:val="bottom"/>
          </w:tcPr>
          <w:p w14:paraId="50EB5968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Transmissibility by wild type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trains</w:t>
            </w:r>
            <w:r w:rsidRPr="00E05A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710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1DE78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Fam54-IV variants</w:t>
            </w:r>
          </w:p>
        </w:tc>
        <w:tc>
          <w:tcPr>
            <w:tcW w:w="40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08CD0" w14:textId="77777777" w:rsidR="00795043" w:rsidRPr="00147272" w:rsidRDefault="00795043" w:rsidP="001C7A82">
            <w:pPr>
              <w:snapToGrid w:val="0"/>
              <w:spacing w:after="0" w:line="240" w:lineRule="auto"/>
              <w:ind w:right="-40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ransmissibility by Δ</w:t>
            </w:r>
            <w:r w:rsidRPr="007D66F2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 xml:space="preserve">cspA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oducing PFam54-IV</w:t>
            </w:r>
            <w:r w:rsidRPr="00E05A2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831" w:type="dxa"/>
            <w:gridSpan w:val="2"/>
            <w:tcBorders>
              <w:left w:val="nil"/>
              <w:right w:val="nil"/>
            </w:tcBorders>
            <w:shd w:val="clear" w:color="auto" w:fill="auto"/>
            <w:vAlign w:val="bottom"/>
          </w:tcPr>
          <w:p w14:paraId="6A370511" w14:textId="77777777" w:rsidR="00795043" w:rsidRPr="00147272" w:rsidRDefault="00795043" w:rsidP="001C7A82">
            <w:pPr>
              <w:snapToGrid w:val="0"/>
              <w:spacing w:after="0" w:line="240" w:lineRule="auto"/>
              <w:ind w:right="-40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FH-binding </w:t>
            </w:r>
            <w:proofErr w:type="spellStart"/>
            <w:r w:rsidRPr="0014727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ctivity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f</w:t>
            </w:r>
            <w:proofErr w:type="spellEnd"/>
          </w:p>
        </w:tc>
      </w:tr>
      <w:tr w:rsidR="00795043" w:rsidRPr="00FB0A0C" w14:paraId="62085235" w14:textId="77777777" w:rsidTr="001C7A82">
        <w:trPr>
          <w:trHeight w:val="284"/>
        </w:trPr>
        <w:tc>
          <w:tcPr>
            <w:tcW w:w="2063" w:type="dxa"/>
            <w:vMerge/>
            <w:tcBorders>
              <w:bottom w:val="single" w:sz="4" w:space="0" w:color="auto"/>
              <w:right w:val="nil"/>
            </w:tcBorders>
          </w:tcPr>
          <w:p w14:paraId="791A75B3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tcBorders>
              <w:left w:val="nil"/>
              <w:bottom w:val="single" w:sz="4" w:space="0" w:color="auto"/>
              <w:right w:val="nil"/>
            </w:tcBorders>
          </w:tcPr>
          <w:p w14:paraId="07223B2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ouse</w:t>
            </w:r>
          </w:p>
        </w:tc>
        <w:tc>
          <w:tcPr>
            <w:tcW w:w="1078" w:type="dxa"/>
            <w:tcBorders>
              <w:left w:val="nil"/>
              <w:bottom w:val="single" w:sz="4" w:space="0" w:color="auto"/>
              <w:right w:val="nil"/>
            </w:tcBorders>
          </w:tcPr>
          <w:p w14:paraId="4743386E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Quail</w:t>
            </w:r>
          </w:p>
        </w:tc>
        <w:tc>
          <w:tcPr>
            <w:tcW w:w="171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8D8ACD3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07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B6B04D4" w14:textId="77777777" w:rsidR="00795043" w:rsidRPr="00147272" w:rsidRDefault="00795043" w:rsidP="001C7A82">
            <w:pPr>
              <w:snapToGrid w:val="0"/>
              <w:spacing w:after="0" w:line="240" w:lineRule="auto"/>
              <w:ind w:right="-40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ouse</w:t>
            </w:r>
          </w:p>
        </w:tc>
        <w:tc>
          <w:tcPr>
            <w:tcW w:w="19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3A4FB54" w14:textId="77777777" w:rsidR="00795043" w:rsidRPr="00147272" w:rsidRDefault="00795043" w:rsidP="001C7A82">
            <w:pPr>
              <w:snapToGrid w:val="0"/>
              <w:spacing w:after="0" w:line="240" w:lineRule="auto"/>
              <w:ind w:right="-40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Quail</w:t>
            </w:r>
          </w:p>
        </w:tc>
        <w:tc>
          <w:tcPr>
            <w:tcW w:w="23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B4A95D7" w14:textId="77777777" w:rsidR="00795043" w:rsidRPr="00147272" w:rsidRDefault="00795043" w:rsidP="001C7A82">
            <w:pPr>
              <w:snapToGrid w:val="0"/>
              <w:spacing w:after="0" w:line="240" w:lineRule="auto"/>
              <w:ind w:right="-40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ouse</w:t>
            </w:r>
          </w:p>
        </w:tc>
        <w:tc>
          <w:tcPr>
            <w:tcW w:w="259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7632827" w14:textId="77777777" w:rsidR="00795043" w:rsidRPr="00147272" w:rsidRDefault="00795043" w:rsidP="001C7A82">
            <w:pPr>
              <w:snapToGrid w:val="0"/>
              <w:spacing w:after="0" w:line="240" w:lineRule="auto"/>
              <w:ind w:right="-40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Quail</w:t>
            </w:r>
          </w:p>
        </w:tc>
      </w:tr>
      <w:tr w:rsidR="00795043" w:rsidRPr="00FB0A0C" w14:paraId="1E7FB528" w14:textId="77777777" w:rsidTr="001C7A82">
        <w:trPr>
          <w:trHeight w:val="284"/>
        </w:trPr>
        <w:tc>
          <w:tcPr>
            <w:tcW w:w="2063" w:type="dxa"/>
            <w:vMerge w:val="restart"/>
            <w:tcBorders>
              <w:bottom w:val="nil"/>
              <w:right w:val="nil"/>
            </w:tcBorders>
          </w:tcPr>
          <w:p w14:paraId="7446A6A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A55C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B. burgdorferi</w:t>
            </w:r>
            <w:r w:rsidRPr="00CA55C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B3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5A4</w:t>
            </w:r>
          </w:p>
        </w:tc>
        <w:tc>
          <w:tcPr>
            <w:tcW w:w="1258" w:type="dxa"/>
            <w:vMerge w:val="restart"/>
            <w:tcBorders>
              <w:left w:val="nil"/>
              <w:bottom w:val="nil"/>
              <w:right w:val="nil"/>
            </w:tcBorders>
          </w:tcPr>
          <w:p w14:paraId="55732D21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1078" w:type="dxa"/>
            <w:vMerge w:val="restart"/>
            <w:tcBorders>
              <w:left w:val="nil"/>
              <w:bottom w:val="nil"/>
              <w:right w:val="nil"/>
            </w:tcBorders>
          </w:tcPr>
          <w:p w14:paraId="3E971F2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2348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A68</w:t>
            </w:r>
          </w:p>
        </w:tc>
        <w:tc>
          <w:tcPr>
            <w:tcW w:w="20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F58BA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195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FAC45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39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4ABBBB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592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10E075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F43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</w:tr>
      <w:tr w:rsidR="00795043" w:rsidRPr="00FB0A0C" w14:paraId="6D750C1F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24559267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01DE4F37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891A3A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F4F9B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A69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DD97F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</w:t>
            </w: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.</w:t>
            </w:r>
            <w:r w:rsidRPr="00E05A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  <w:proofErr w:type="spellEnd"/>
            <w:proofErr w:type="gram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1ADFF3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0E6098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9C6FAC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F43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5D43C9ED" w14:textId="77777777" w:rsidTr="001C7A82">
        <w:trPr>
          <w:trHeight w:val="284"/>
        </w:trPr>
        <w:tc>
          <w:tcPr>
            <w:tcW w:w="12960" w:type="dxa"/>
            <w:gridSpan w:val="8"/>
            <w:tcBorders>
              <w:top w:val="nil"/>
              <w:left w:val="nil"/>
              <w:bottom w:val="nil"/>
              <w:right w:val="nil"/>
            </w:tcBorders>
          </w:tcPr>
          <w:p w14:paraId="3E5EFE05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95043" w:rsidRPr="00FB0A0C" w14:paraId="5EE54B1F" w14:textId="77777777" w:rsidTr="001C7A82">
        <w:trPr>
          <w:trHeight w:val="578"/>
        </w:trPr>
        <w:tc>
          <w:tcPr>
            <w:tcW w:w="2063" w:type="dxa"/>
            <w:vMerge w:val="restart"/>
            <w:tcBorders>
              <w:top w:val="nil"/>
              <w:bottom w:val="nil"/>
              <w:right w:val="nil"/>
            </w:tcBorders>
          </w:tcPr>
          <w:p w14:paraId="0CA66736" w14:textId="77777777" w:rsidR="00795043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 w:rsidRPr="00CA55C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B. afzelii</w:t>
            </w: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 xml:space="preserve"> </w:t>
            </w:r>
          </w:p>
          <w:p w14:paraId="66D23B7C" w14:textId="77777777" w:rsidR="00795043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D6E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CB43, </w:t>
            </w:r>
          </w:p>
          <w:p w14:paraId="2A40FF15" w14:textId="77777777" w:rsidR="00795043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8D6E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Ko</w:t>
            </w:r>
            <w:proofErr w:type="spellEnd"/>
            <w:r w:rsidRPr="008D6E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, </w:t>
            </w:r>
          </w:p>
          <w:p w14:paraId="1A8685D9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or </w:t>
            </w:r>
            <w:r w:rsidRPr="008D6E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MS</w:t>
            </w:r>
          </w:p>
        </w:tc>
        <w:tc>
          <w:tcPr>
            <w:tcW w:w="1258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5C998AB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  <w:r w:rsidRPr="00E05A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78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1F2B2DD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1B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C47A7D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MS</w:t>
            </w: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6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9BDBB5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48A7D7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5BAAF7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BA80A1" w14:textId="77777777" w:rsidR="00795043" w:rsidRPr="00732F10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3A857BED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1D7FCBAA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AB505B5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DA8DF8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2F6CE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MSA</w:t>
            </w: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133DB7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335923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EF94BD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2A0EC4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27B9F0C1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2DEFFD5A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AD73FC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EB5DC0D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7D231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MSA</w:t>
            </w: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D751C1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683C8D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E792C3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F61CC1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6E519135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2355F16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31A0B3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092C922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E8D0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MSA</w:t>
            </w: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A3F565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09E69B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E083A7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27721C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784A12D3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4A3C93F7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105525C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4354EEB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4963" w14:textId="77777777" w:rsidR="00795043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oA71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spA</w:t>
            </w:r>
            <w:r w:rsidRPr="008D6E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PKo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  <w:p w14:paraId="040947C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 MMSA</w:t>
            </w: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spA</w:t>
            </w:r>
            <w:r w:rsidRPr="008D6E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MM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) 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12D3C9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  <w:r w:rsidRPr="00E05A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53BEF4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E05A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D1771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  <w:r w:rsidRPr="00E05A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g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D1E4F9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E05A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g</w:t>
            </w:r>
          </w:p>
        </w:tc>
      </w:tr>
      <w:tr w:rsidR="00795043" w:rsidRPr="00FB0A0C" w14:paraId="26BF8889" w14:textId="77777777" w:rsidTr="001C7A82">
        <w:trPr>
          <w:trHeight w:val="284"/>
        </w:trPr>
        <w:tc>
          <w:tcPr>
            <w:tcW w:w="12960" w:type="dxa"/>
            <w:gridSpan w:val="8"/>
            <w:tcBorders>
              <w:top w:val="nil"/>
              <w:left w:val="nil"/>
              <w:bottom w:val="nil"/>
              <w:right w:val="nil"/>
            </w:tcBorders>
          </w:tcPr>
          <w:p w14:paraId="4CC117EC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95043" w:rsidRPr="00FB0A0C" w14:paraId="2252158D" w14:textId="77777777" w:rsidTr="001C7A82">
        <w:trPr>
          <w:trHeight w:val="284"/>
        </w:trPr>
        <w:tc>
          <w:tcPr>
            <w:tcW w:w="2063" w:type="dxa"/>
            <w:vMerge w:val="restart"/>
            <w:tcBorders>
              <w:top w:val="nil"/>
              <w:bottom w:val="nil"/>
              <w:right w:val="nil"/>
            </w:tcBorders>
          </w:tcPr>
          <w:p w14:paraId="1CE5B468" w14:textId="77777777" w:rsidR="00795043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 w:rsidRPr="00CA55C4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 xml:space="preserve">B. garinii </w:t>
            </w:r>
          </w:p>
          <w:p w14:paraId="3346BBF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A55C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ZQ1</w:t>
            </w:r>
          </w:p>
        </w:tc>
        <w:tc>
          <w:tcPr>
            <w:tcW w:w="1258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BA4F54D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78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263624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BD95A1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QA6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2233E7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2E0CD8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AF91E8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7D7082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59E8845D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42119279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72CF40A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29AF36E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9ADF6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QA68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CspA</w:t>
            </w:r>
            <w:r w:rsidRPr="007D6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ZQ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137887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03BBCA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48320A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B47490" w14:textId="77777777" w:rsidR="00795043" w:rsidRPr="00732F10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</w:tr>
      <w:tr w:rsidR="00795043" w:rsidRPr="00FB0A0C" w14:paraId="7966E23D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482ACBA3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2CD2FC9D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531E90E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685A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SA69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01D054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A1E1A2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59E9C1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696C27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0BF1D20A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7B0248B3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21ABF5B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CFD21C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4A128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SA7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A776A4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7F35D6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413ECA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12A286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7ABDBCFE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bottom w:val="nil"/>
              <w:right w:val="nil"/>
            </w:tcBorders>
          </w:tcPr>
          <w:p w14:paraId="5713779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20DEB66B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B08D7F4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15E25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SA71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957540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C000DB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ED748D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9D1865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795043" w:rsidRPr="00FB0A0C" w14:paraId="4EDD29CD" w14:textId="77777777" w:rsidTr="001C7A82">
        <w:trPr>
          <w:trHeight w:val="284"/>
        </w:trPr>
        <w:tc>
          <w:tcPr>
            <w:tcW w:w="2063" w:type="dxa"/>
            <w:vMerge/>
            <w:tcBorders>
              <w:top w:val="nil"/>
              <w:right w:val="nil"/>
            </w:tcBorders>
          </w:tcPr>
          <w:p w14:paraId="5C086876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8" w:type="dxa"/>
            <w:vMerge/>
            <w:tcBorders>
              <w:top w:val="nil"/>
              <w:left w:val="nil"/>
              <w:right w:val="nil"/>
            </w:tcBorders>
          </w:tcPr>
          <w:p w14:paraId="499C7160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8" w:type="dxa"/>
            <w:vMerge/>
            <w:tcBorders>
              <w:top w:val="nil"/>
              <w:left w:val="nil"/>
              <w:right w:val="nil"/>
            </w:tcBorders>
          </w:tcPr>
          <w:p w14:paraId="11B6490B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CE452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SA72</w:t>
            </w:r>
          </w:p>
        </w:tc>
        <w:tc>
          <w:tcPr>
            <w:tcW w:w="20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6FCF8C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1950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5079D259" w14:textId="77777777" w:rsidR="00795043" w:rsidRPr="007D66F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.d.</w:t>
            </w:r>
          </w:p>
        </w:tc>
        <w:tc>
          <w:tcPr>
            <w:tcW w:w="239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6C878BC7" w14:textId="77777777" w:rsidR="00795043" w:rsidRPr="00147272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472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592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270A3D44" w14:textId="77777777" w:rsidR="00795043" w:rsidRPr="00EF43FE" w:rsidRDefault="00795043" w:rsidP="001C7A82">
            <w:pPr>
              <w:snapToGrid w:val="0"/>
              <w:spacing w:after="0" w:line="240" w:lineRule="auto"/>
              <w:contextualSpacing/>
              <w:mirrorIndents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</w:tbl>
    <w:p w14:paraId="15997DFC" w14:textId="77777777" w:rsidR="00795043" w:rsidRDefault="00795043" w:rsidP="00795043">
      <w:pPr>
        <w:adjustRightInd w:val="0"/>
        <w:snapToGrid w:val="0"/>
        <w:spacing w:after="0" w:line="480" w:lineRule="auto"/>
        <w:contextualSpacing/>
        <w:mirrorIndents/>
        <w:rPr>
          <w:rFonts w:ascii="Times New Roman" w:hAnsi="Times New Roman" w:cs="Times New Roman"/>
          <w:bCs/>
          <w:sz w:val="24"/>
          <w:szCs w:val="24"/>
          <w:lang w:eastAsia="zh-TW"/>
        </w:rPr>
      </w:pPr>
      <w:proofErr w:type="spellStart"/>
      <w:r w:rsidRPr="00732F10">
        <w:rPr>
          <w:rFonts w:ascii="Times New Roman" w:hAnsi="Times New Roman" w:cs="Times New Roman"/>
          <w:bCs/>
          <w:sz w:val="24"/>
          <w:szCs w:val="24"/>
          <w:vertAlign w:val="superscript"/>
          <w:lang w:eastAsia="zh-TW"/>
        </w:rPr>
        <w:t>a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Significant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increase or no difference in spirochete burdens in indicated mouse or quail compared to uninfected respective animals is defined as “+” and “-”, respectively. The results were shown in Figure 1A to C and G to I.</w:t>
      </w:r>
    </w:p>
    <w:p w14:paraId="3C82DE3A" w14:textId="77777777" w:rsidR="00795043" w:rsidRDefault="00795043" w:rsidP="00795043">
      <w:pPr>
        <w:adjustRightInd w:val="0"/>
        <w:snapToGrid w:val="0"/>
        <w:spacing w:after="0" w:line="480" w:lineRule="auto"/>
        <w:contextualSpacing/>
        <w:mirrorIndents/>
        <w:rPr>
          <w:rFonts w:ascii="Times New Roman" w:hAnsi="Times New Roman" w:cs="Times New Roman"/>
          <w:bCs/>
          <w:sz w:val="24"/>
          <w:szCs w:val="24"/>
          <w:lang w:eastAsia="zh-TW"/>
        </w:rPr>
      </w:pPr>
      <w:proofErr w:type="spellStart"/>
      <w:r w:rsidRPr="007D66F2">
        <w:rPr>
          <w:rFonts w:ascii="Times New Roman" w:hAnsi="Times New Roman" w:cs="Times New Roman"/>
          <w:bCs/>
          <w:sz w:val="24"/>
          <w:szCs w:val="24"/>
          <w:vertAlign w:val="superscript"/>
          <w:lang w:eastAsia="zh-TW"/>
        </w:rPr>
        <w:t>b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Determined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using </w:t>
      </w:r>
      <w:r w:rsidRPr="007D66F2">
        <w:rPr>
          <w:rFonts w:ascii="Times New Roman" w:hAnsi="Times New Roman" w:cs="Times New Roman"/>
          <w:bCs/>
          <w:i/>
          <w:iCs/>
          <w:sz w:val="24"/>
          <w:szCs w:val="24"/>
          <w:lang w:eastAsia="zh-TW"/>
        </w:rPr>
        <w:t>B. afzelii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CB43</w:t>
      </w:r>
    </w:p>
    <w:p w14:paraId="03941AF6" w14:textId="4545CFEE" w:rsidR="00795043" w:rsidRDefault="00795043" w:rsidP="00795043">
      <w:pPr>
        <w:adjustRightInd w:val="0"/>
        <w:snapToGrid w:val="0"/>
        <w:spacing w:after="0" w:line="480" w:lineRule="auto"/>
        <w:contextualSpacing/>
        <w:mirrorIndents/>
        <w:rPr>
          <w:rFonts w:ascii="Times New Roman" w:hAnsi="Times New Roman" w:cs="Times New Roman"/>
          <w:bCs/>
          <w:sz w:val="24"/>
          <w:szCs w:val="24"/>
          <w:lang w:eastAsia="zh-TW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  <w:vertAlign w:val="superscript"/>
          <w:lang w:eastAsia="zh-TW"/>
        </w:rPr>
        <w:lastRenderedPageBreak/>
        <w:t>c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Significant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increase or no difference in spirochete burdens in indicated mouse or quail compared to uninfected respective animals is defined as “+” and “-”, respectively. The results are shown in Figure 3A to C and 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begin">
          <w:fldData xml:space="preserve">PEVuZE5vdGU+PENpdGU+PEF1dGhvcj5IYXJ0PC9BdXRob3I+PFllYXI+MjAxODwvWWVhcj48UmVj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instrText xml:space="preserve"> ADDIN EN.CITE </w:instrTex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begin">
          <w:fldData xml:space="preserve">PEVuZE5vdGU+PENpdGU+PEF1dGhvcj5IYXJ0PC9BdXRob3I+PFllYXI+MjAxODwvWWVhcj48UmVj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instrText xml:space="preserve"> ADDIN EN.CITE.DATA </w:instrTex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separate"/>
      </w:r>
      <w:r w:rsidR="00817D7A">
        <w:rPr>
          <w:rFonts w:ascii="Times New Roman" w:hAnsi="Times New Roman" w:cs="Times New Roman"/>
          <w:bCs/>
          <w:noProof/>
          <w:sz w:val="24"/>
          <w:szCs w:val="24"/>
          <w:lang w:eastAsia="zh-TW"/>
        </w:rPr>
        <w:t>[</w:t>
      </w:r>
      <w:r>
        <w:rPr>
          <w:rFonts w:ascii="Times New Roman" w:hAnsi="Times New Roman" w:cs="Times New Roman"/>
          <w:bCs/>
          <w:noProof/>
          <w:sz w:val="24"/>
          <w:szCs w:val="24"/>
          <w:lang w:eastAsia="zh-TW"/>
        </w:rPr>
        <w:t>1</w:t>
      </w:r>
      <w:r w:rsidR="00817D7A">
        <w:rPr>
          <w:rFonts w:ascii="Times New Roman" w:hAnsi="Times New Roman" w:cs="Times New Roman"/>
          <w:bCs/>
          <w:noProof/>
          <w:sz w:val="24"/>
          <w:szCs w:val="24"/>
          <w:lang w:eastAsia="zh-TW"/>
        </w:rPr>
        <w:t>]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.</w:t>
      </w:r>
    </w:p>
    <w:p w14:paraId="63DAF235" w14:textId="77777777" w:rsidR="00795043" w:rsidRDefault="00795043" w:rsidP="00795043">
      <w:pPr>
        <w:adjustRightInd w:val="0"/>
        <w:snapToGrid w:val="0"/>
        <w:spacing w:after="0" w:line="480" w:lineRule="auto"/>
        <w:contextualSpacing/>
        <w:mirrorIndents/>
        <w:rPr>
          <w:rFonts w:ascii="Times New Roman" w:hAnsi="Times New Roman" w:cs="Times New Roman"/>
          <w:bCs/>
          <w:sz w:val="24"/>
          <w:szCs w:val="24"/>
          <w:lang w:eastAsia="zh-TW"/>
        </w:rPr>
      </w:pPr>
      <w:proofErr w:type="spellStart"/>
      <w:r w:rsidRPr="00E05A2C">
        <w:rPr>
          <w:rFonts w:ascii="Times New Roman" w:hAnsi="Times New Roman" w:cs="Times New Roman"/>
          <w:bCs/>
          <w:sz w:val="24"/>
          <w:szCs w:val="24"/>
          <w:vertAlign w:val="superscript"/>
          <w:lang w:eastAsia="zh-TW"/>
        </w:rPr>
        <w:t>d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Not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determined. </w:t>
      </w:r>
    </w:p>
    <w:p w14:paraId="618AC6D9" w14:textId="77777777" w:rsidR="00795043" w:rsidRDefault="00795043" w:rsidP="00795043">
      <w:pPr>
        <w:adjustRightInd w:val="0"/>
        <w:snapToGrid w:val="0"/>
        <w:spacing w:after="0" w:line="480" w:lineRule="auto"/>
        <w:contextualSpacing/>
        <w:mirrorIndents/>
        <w:rPr>
          <w:rFonts w:ascii="Times New Roman" w:hAnsi="Times New Roman" w:cs="Times New Roman"/>
          <w:bCs/>
          <w:sz w:val="24"/>
          <w:szCs w:val="24"/>
          <w:lang w:eastAsia="zh-TW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  <w:vertAlign w:val="superscript"/>
          <w:lang w:eastAsia="zh-TW"/>
        </w:rPr>
        <w:t>e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Determined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using the </w:t>
      </w:r>
      <w:r w:rsidRPr="00E05A2C">
        <w:rPr>
          <w:rFonts w:ascii="Times New Roman" w:hAnsi="Times New Roman" w:cs="Times New Roman"/>
          <w:bCs/>
          <w:i/>
          <w:iCs/>
          <w:sz w:val="24"/>
          <w:szCs w:val="24"/>
          <w:lang w:eastAsia="zh-TW"/>
        </w:rPr>
        <w:t xml:space="preserve">B. burgdorferi 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strain Δ</w:t>
      </w:r>
      <w:r w:rsidRPr="00E05A2C">
        <w:rPr>
          <w:rFonts w:ascii="Times New Roman" w:hAnsi="Times New Roman" w:cs="Times New Roman"/>
          <w:bCs/>
          <w:i/>
          <w:iCs/>
          <w:sz w:val="24"/>
          <w:szCs w:val="24"/>
          <w:lang w:eastAsia="zh-TW"/>
        </w:rPr>
        <w:t>cspA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harboring the plasmid producing PKoA71(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eastAsia="zh-TW"/>
        </w:rPr>
        <w:t>CspA</w:t>
      </w:r>
      <w:r w:rsidRPr="00E05A2C">
        <w:rPr>
          <w:rFonts w:ascii="Times New Roman" w:hAnsi="Times New Roman" w:cs="Times New Roman"/>
          <w:bCs/>
          <w:sz w:val="24"/>
          <w:szCs w:val="24"/>
          <w:vertAlign w:val="subscript"/>
          <w:lang w:eastAsia="zh-TW"/>
        </w:rPr>
        <w:t>PKo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>).</w:t>
      </w:r>
    </w:p>
    <w:p w14:paraId="23FB6CBE" w14:textId="111B9704" w:rsidR="00795043" w:rsidRDefault="00795043" w:rsidP="00795043">
      <w:pPr>
        <w:adjustRightInd w:val="0"/>
        <w:snapToGrid w:val="0"/>
        <w:spacing w:after="0" w:line="480" w:lineRule="auto"/>
        <w:contextualSpacing/>
        <w:mirrorIndents/>
        <w:rPr>
          <w:rFonts w:ascii="Times New Roman" w:hAnsi="Times New Roman" w:cs="Times New Roman"/>
          <w:bCs/>
          <w:sz w:val="24"/>
          <w:szCs w:val="24"/>
          <w:lang w:eastAsia="zh-TW"/>
        </w:rPr>
      </w:pPr>
      <w:proofErr w:type="spellStart"/>
      <w:r w:rsidRPr="00E05A2C">
        <w:rPr>
          <w:rFonts w:ascii="Times New Roman" w:hAnsi="Times New Roman" w:cs="Times New Roman"/>
          <w:bCs/>
          <w:sz w:val="24"/>
          <w:szCs w:val="24"/>
          <w:vertAlign w:val="superscript"/>
          <w:lang w:eastAsia="zh-TW"/>
        </w:rPr>
        <w:t>f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D</w:t>
      </w:r>
      <w:r w:rsidRPr="00732F10">
        <w:rPr>
          <w:rFonts w:ascii="Times New Roman" w:hAnsi="Times New Roman" w:cs="Times New Roman"/>
          <w:bCs/>
          <w:sz w:val="24"/>
          <w:szCs w:val="24"/>
          <w:lang w:eastAsia="zh-TW"/>
        </w:rPr>
        <w:t>etermined</w:t>
      </w:r>
      <w:proofErr w:type="spellEnd"/>
      <w:r w:rsidRPr="00732F10"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by qualitative ELISA in Figure 6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A to C and described in 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begin">
          <w:fldData xml:space="preserve">PEVuZE5vdGU+PENpdGU+PEF1dGhvcj5IYXJ0PC9BdXRob3I+PFllYXI+MjAxODwvWWVhcj48UmVj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instrText xml:space="preserve"> ADDIN EN.CITE </w:instrTex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begin">
          <w:fldData xml:space="preserve">PEVuZE5vdGU+PENpdGU+PEF1dGhvcj5IYXJ0PC9BdXRob3I+PFllYXI+MjAxODwvWWVhcj48UmVj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instrText xml:space="preserve"> ADDIN EN.CITE.DATA </w:instrTex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separate"/>
      </w:r>
      <w:r w:rsidR="00817D7A">
        <w:rPr>
          <w:rFonts w:ascii="Times New Roman" w:hAnsi="Times New Roman" w:cs="Times New Roman"/>
          <w:bCs/>
          <w:noProof/>
          <w:sz w:val="24"/>
          <w:szCs w:val="24"/>
          <w:lang w:eastAsia="zh-TW"/>
        </w:rPr>
        <w:t>[</w:t>
      </w:r>
      <w:r>
        <w:rPr>
          <w:rFonts w:ascii="Times New Roman" w:hAnsi="Times New Roman" w:cs="Times New Roman"/>
          <w:bCs/>
          <w:noProof/>
          <w:sz w:val="24"/>
          <w:szCs w:val="24"/>
          <w:lang w:eastAsia="zh-TW"/>
        </w:rPr>
        <w:t>1</w:t>
      </w:r>
      <w:r w:rsidR="00817D7A">
        <w:rPr>
          <w:rFonts w:ascii="Times New Roman" w:hAnsi="Times New Roman" w:cs="Times New Roman"/>
          <w:bCs/>
          <w:noProof/>
          <w:sz w:val="24"/>
          <w:szCs w:val="24"/>
          <w:lang w:eastAsia="zh-TW"/>
        </w:rPr>
        <w:t>]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. Statistically increasing or no different levels of binding by indicated PFam54-IV compared to that by negative control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eastAsia="zh-TW"/>
        </w:rPr>
        <w:t>DbpA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proteins are defined as “+” and “-.” </w:t>
      </w:r>
    </w:p>
    <w:p w14:paraId="7F877CCD" w14:textId="77777777" w:rsidR="00795043" w:rsidRPr="0045229A" w:rsidRDefault="00795043" w:rsidP="00795043">
      <w:pPr>
        <w:adjustRightInd w:val="0"/>
        <w:snapToGrid w:val="0"/>
        <w:spacing w:after="0" w:line="480" w:lineRule="auto"/>
        <w:contextualSpacing/>
        <w:mirrorIndents/>
        <w:rPr>
          <w:rFonts w:ascii="Times New Roman" w:hAnsi="Times New Roman" w:cs="Times New Roman"/>
          <w:bCs/>
          <w:sz w:val="24"/>
          <w:szCs w:val="24"/>
          <w:lang w:eastAsia="zh-TW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  <w:vertAlign w:val="superscript"/>
          <w:lang w:eastAsia="zh-TW"/>
        </w:rPr>
        <w:t>g</w:t>
      </w:r>
      <w:r>
        <w:rPr>
          <w:rFonts w:ascii="Times New Roman" w:hAnsi="Times New Roman" w:cs="Times New Roman"/>
          <w:bCs/>
          <w:sz w:val="24"/>
          <w:szCs w:val="24"/>
          <w:lang w:eastAsia="zh-TW"/>
        </w:rPr>
        <w:t>Determined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 xml:space="preserve"> using recombinant version of MMSA71 (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eastAsia="zh-TW"/>
        </w:rPr>
        <w:t>CspA</w:t>
      </w:r>
      <w:r w:rsidRPr="00E05A2C">
        <w:rPr>
          <w:rFonts w:ascii="Times New Roman" w:hAnsi="Times New Roman" w:cs="Times New Roman"/>
          <w:bCs/>
          <w:sz w:val="24"/>
          <w:szCs w:val="24"/>
          <w:vertAlign w:val="subscript"/>
          <w:lang w:eastAsia="zh-TW"/>
        </w:rPr>
        <w:t>MMS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eastAsia="zh-TW"/>
        </w:rPr>
        <w:t>).</w:t>
      </w:r>
    </w:p>
    <w:p w14:paraId="0BCBC521" w14:textId="77777777" w:rsidR="00795043" w:rsidRDefault="00795043" w:rsidP="00795043">
      <w:pPr>
        <w:rPr>
          <w:rFonts w:ascii="Times New Roman" w:hAnsi="Times New Roman"/>
          <w:sz w:val="24"/>
          <w:szCs w:val="24"/>
        </w:rPr>
      </w:pPr>
    </w:p>
    <w:p w14:paraId="0D9AEE78" w14:textId="77777777" w:rsidR="00817D7A" w:rsidRPr="006056E9" w:rsidRDefault="00817D7A" w:rsidP="00817D7A">
      <w:pPr>
        <w:snapToGrid w:val="0"/>
        <w:spacing w:after="0" w:line="480" w:lineRule="auto"/>
        <w:contextualSpacing/>
        <w:outlineLvl w:val="0"/>
        <w:rPr>
          <w:rFonts w:ascii="Times New Roman" w:eastAsia="PMingLiU" w:hAnsi="Times New Roman" w:cs="Times New Roman"/>
          <w:sz w:val="24"/>
          <w:szCs w:val="24"/>
          <w:lang w:eastAsia="zh-TW"/>
        </w:rPr>
      </w:pPr>
      <w:r w:rsidRPr="006056E9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D3F4151" w14:textId="78415A38" w:rsidR="00817D7A" w:rsidRPr="006056E9" w:rsidRDefault="00817D7A" w:rsidP="00817D7A">
      <w:pPr>
        <w:pStyle w:val="EndNoteBibliography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6056E9">
        <w:rPr>
          <w:rFonts w:ascii="Times New Roman" w:hAnsi="Times New Roman" w:cs="Times New Roman"/>
          <w:sz w:val="24"/>
          <w:szCs w:val="24"/>
        </w:rPr>
        <w:t>1.</w:t>
      </w:r>
      <w:r w:rsidRPr="006056E9">
        <w:rPr>
          <w:rFonts w:ascii="Times New Roman" w:hAnsi="Times New Roman" w:cs="Times New Roman"/>
          <w:sz w:val="24"/>
          <w:szCs w:val="24"/>
        </w:rPr>
        <w:tab/>
        <w:t>Hart T, Nguyen NTT, Nowak NA, Zhang F, Linhardt RJ, Diuk-Wasser M, et al. Polymorphic factor H-binding activity of CspA protects Lyme borreliae from the host complement in feeding ticks to facilitate tick-to-host transmission. PLoS pathogens. 2018;14(5):e1007106.</w:t>
      </w:r>
    </w:p>
    <w:p w14:paraId="30B7BAA6" w14:textId="0B496DC3" w:rsidR="00CB2D03" w:rsidRPr="00817D7A" w:rsidRDefault="00CB2D03" w:rsidP="00795043">
      <w:pPr>
        <w:rPr>
          <w:sz w:val="24"/>
          <w:szCs w:val="24"/>
        </w:rPr>
      </w:pPr>
    </w:p>
    <w:sectPr w:rsidR="00CB2D03" w:rsidRPr="00817D7A" w:rsidSect="0045229A">
      <w:pgSz w:w="15840" w:h="12240" w:orient="landscape" w:code="1"/>
      <w:pgMar w:top="1440" w:right="1440" w:bottom="1440" w:left="1440" w:header="850" w:footer="994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drawingGridHorizontalSpacing w:val="10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229A"/>
    <w:rsid w:val="0045229A"/>
    <w:rsid w:val="00795043"/>
    <w:rsid w:val="00817D7A"/>
    <w:rsid w:val="00823A10"/>
    <w:rsid w:val="00926321"/>
    <w:rsid w:val="00CB2D03"/>
    <w:rsid w:val="00F76308"/>
    <w:rsid w:val="00F946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413848"/>
  <w15:chartTrackingRefBased/>
  <w15:docId w15:val="{C9BA8BAC-43BB-4FAE-9CF2-AEECF4A0EE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229A"/>
    <w:pPr>
      <w:spacing w:after="200" w:line="276" w:lineRule="auto"/>
      <w:jc w:val="both"/>
    </w:pPr>
    <w:rPr>
      <w:sz w:val="20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45229A"/>
  </w:style>
  <w:style w:type="paragraph" w:styleId="BalloonText">
    <w:name w:val="Balloon Text"/>
    <w:basedOn w:val="Normal"/>
    <w:link w:val="BalloonTextChar"/>
    <w:uiPriority w:val="99"/>
    <w:semiHidden/>
    <w:unhideWhenUsed/>
    <w:rsid w:val="004522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229A"/>
    <w:rPr>
      <w:rFonts w:ascii="Segoe UI" w:hAnsi="Segoe UI" w:cs="Segoe UI"/>
      <w:sz w:val="18"/>
      <w:szCs w:val="18"/>
      <w:lang w:eastAsia="en-US"/>
    </w:rPr>
  </w:style>
  <w:style w:type="paragraph" w:customStyle="1" w:styleId="EndNoteBibliography">
    <w:name w:val="EndNote Bibliography"/>
    <w:basedOn w:val="Normal"/>
    <w:link w:val="EndNoteBibliographyChar"/>
    <w:qFormat/>
    <w:rsid w:val="00817D7A"/>
    <w:pPr>
      <w:spacing w:line="240" w:lineRule="auto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817D7A"/>
    <w:rPr>
      <w:rFonts w:ascii="Cambria" w:hAnsi="Cambria"/>
      <w:noProof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12</Words>
  <Characters>1785</Characters>
  <Application>Microsoft Office Word</Application>
  <DocSecurity>0</DocSecurity>
  <Lines>14</Lines>
  <Paragraphs>4</Paragraphs>
  <ScaleCrop>false</ScaleCrop>
  <Company/>
  <LinksUpToDate>false</LinksUpToDate>
  <CharactersWithSpaces>20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-Pin Lin</dc:creator>
  <cp:keywords/>
  <dc:description/>
  <cp:lastModifiedBy>Yi-Pin Lin</cp:lastModifiedBy>
  <cp:revision>3</cp:revision>
  <dcterms:created xsi:type="dcterms:W3CDTF">2021-07-17T15:04:00Z</dcterms:created>
  <dcterms:modified xsi:type="dcterms:W3CDTF">2021-07-17T15:07:00Z</dcterms:modified>
</cp:coreProperties>
</file>